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pPr>
      <w:r>
        <w:t>本模板标题自动编号</w:t>
      </w:r>
    </w:p>
    <w:p w14:paraId="78E061A9" w14:textId="3E9473D5" w:rsidR="0022655C" w:rsidRDefault="0022655C">
      <w:pPr>
        <w:pStyle w:val="a0"/>
      </w:pPr>
      <m:oMathPara>
        <m:oMath>
          <m:r>
            <w:rPr>
              <w:rFonts w:ascii="Cambria Math" w:hAnsi="Cambria Math"/>
            </w:rPr>
            <m:t>x=x+1</m:t>
          </m:r>
        </m:oMath>
      </m:oMathPara>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pPr>
      <w:r>
        <w:t>页脚自动添加了页码</w:t>
      </w:r>
    </w:p>
    <w:p w14:paraId="43C30316" w14:textId="0CF8AB47" w:rsidR="001022D2" w:rsidRDefault="001022D2">
      <w:pPr>
        <w:pStyle w:val="a0"/>
      </w:pPr>
      <w:r>
        <w:rPr>
          <w:rFonts w:hint="eastAsia"/>
        </w:rPr>
        <w:t>文献引用</w:t>
      </w:r>
      <w:r>
        <w:fldChar w:fldCharType="begin"/>
      </w:r>
      <w:r w:rsidR="00142036">
        <w:instrText xml:space="preserve"> ADDIN ZOTERO_ITEM CSL_CITATION {"citationID":"cyBLair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00142036" w:rsidRPr="00142036">
        <w:rPr>
          <w:rFonts w:cs="Times New Roman"/>
          <w:vertAlign w:val="superscript"/>
        </w:rPr>
        <w:t>[1]</w:t>
      </w:r>
      <w:r>
        <w:fldChar w:fldCharType="end"/>
      </w:r>
    </w:p>
    <w:p w14:paraId="085ADCCA" w14:textId="77777777" w:rsidR="00142036" w:rsidRPr="00142036" w:rsidRDefault="001022D2" w:rsidP="00142036">
      <w:pPr>
        <w:pStyle w:val="a8"/>
        <w:ind w:left="420" w:hanging="420"/>
        <w:rPr>
          <w:rFonts w:cs="Times New Roman"/>
        </w:rPr>
      </w:pPr>
      <w:r>
        <w:rPr>
          <w:sz w:val="21"/>
        </w:rPr>
        <w:fldChar w:fldCharType="begin"/>
      </w:r>
      <w:r w:rsidR="00142036">
        <w:instrText xml:space="preserve"> ADDIN ZOTERO_BIBL {"uncited":[],"omitted":[],"custom":[]} CSL_BIBLIOGRAPHY </w:instrText>
      </w:r>
      <w:r>
        <w:rPr>
          <w:sz w:val="21"/>
        </w:rPr>
        <w:fldChar w:fldCharType="separate"/>
      </w:r>
      <w:r w:rsidR="00142036" w:rsidRPr="00142036">
        <w:rPr>
          <w:rFonts w:cs="Times New Roman"/>
        </w:rPr>
        <w:t>[1]</w:t>
      </w:r>
      <w:r w:rsidR="00142036" w:rsidRPr="00142036">
        <w:rPr>
          <w:rFonts w:cs="Times New Roman"/>
        </w:rPr>
        <w:tab/>
        <w:t>Bear M F, Connors B W, Paradiso M A. Neuroscience: exploring the brain (Fourth edition)[M]. Fourth edition. Philadelphia: Wolters Kluwer, 2016.</w:t>
      </w:r>
    </w:p>
    <w:p w14:paraId="403189CA" w14:textId="2006B87F" w:rsidR="001022D2" w:rsidRDefault="001022D2">
      <w:pPr>
        <w:pStyle w:val="a0"/>
      </w:pPr>
      <w:r>
        <w:fldChar w:fldCharType="end"/>
      </w:r>
    </w:p>
    <w:p w14:paraId="3D8F2EF4" w14:textId="77777777" w:rsidR="00E1645B" w:rsidRDefault="002171B9">
      <w:pPr>
        <w:pStyle w:val="3"/>
      </w:pPr>
      <w:bookmarkStart w:id="8" w:name="列表"/>
      <w:bookmarkEnd w:id="7"/>
      <w:r>
        <w:lastRenderedPageBreak/>
        <w:t>列表</w:t>
      </w:r>
    </w:p>
    <w:p w14:paraId="390919BD" w14:textId="77777777" w:rsidR="00E1645B" w:rsidRDefault="002171B9">
      <w:pPr>
        <w:pStyle w:val="4"/>
      </w:pPr>
      <w:bookmarkStart w:id="9" w:name="有序列表"/>
      <w:r>
        <w:t>有序列表</w:t>
      </w:r>
    </w:p>
    <w:p w14:paraId="2D2D2BFF" w14:textId="38D46803" w:rsidR="00E1645B" w:rsidRDefault="00C47C42" w:rsidP="000D0869">
      <w:pPr>
        <w:numPr>
          <w:ilvl w:val="0"/>
          <w:numId w:val="5"/>
        </w:numPr>
      </w:pPr>
      <w:bookmarkStart w:id="10" w:name="X7ae73736daf35c0a92b21ba56dfbcad58a81e9f"/>
      <w:r>
        <w:rPr>
          <w:rFonts w:hint="eastAsia"/>
          <w:lang w:eastAsia="zh-CN"/>
        </w:rPr>
        <w:t>是是是是是是是是是是是是是是是是是是是是是是是是是是是是是是是是是是是是是是是是是是是是是是是是是是是是</w:t>
      </w:r>
    </w:p>
    <w:p w14:paraId="38FDA24A" w14:textId="77777777" w:rsidR="00E1645B" w:rsidRDefault="002171B9" w:rsidP="000D0869">
      <w:pPr>
        <w:numPr>
          <w:ilvl w:val="1"/>
          <w:numId w:val="6"/>
        </w:numPr>
      </w:pPr>
      <w:bookmarkStart w:id="11" w:name="X3c7e69695ac3af9399b5eae2c5567830bdee976"/>
      <w:r>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6B492CE3" w:rsidR="00E1645B" w:rsidRDefault="002171B9" w:rsidP="000D0869">
      <w:pPr>
        <w:numPr>
          <w:ilvl w:val="0"/>
          <w:numId w:val="13"/>
        </w:numPr>
      </w:pPr>
      <w:bookmarkStart w:id="31" w:name="X65896855add0f4a5e8331929cd0f9a9d63ba1dc"/>
      <w:r>
        <w:t>1</w:t>
      </w:r>
      <w:r w:rsidR="00847482">
        <w:rPr>
          <w:rFonts w:hint="eastAsia"/>
          <w:lang w:eastAsia="zh-CN"/>
        </w:rPr>
        <w:t>是是是是是是是是是是是是是是是是是是是是是是是是是是是是是是是是是是是是是是是是是是是是是是是是是是是</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lastRenderedPageBreak/>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4A9F4E19" w14:textId="77777777" w:rsidR="00E1645B" w:rsidRDefault="002171B9">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lastRenderedPageBreak/>
        <w:t>引述块样式</w:t>
      </w:r>
    </w:p>
    <w:p w14:paraId="0BFCE014" w14:textId="30DE9810" w:rsidR="00D22A9C" w:rsidRPr="001D786D" w:rsidRDefault="002171B9" w:rsidP="000679B6">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F2D1955" w:rsidR="00E1645B" w:rsidRDefault="00E1645B">
      <w:pPr>
        <w:pStyle w:val="FirstParagraph"/>
      </w:pP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rsidP="00B2602F">
      <w:pPr>
        <w:pStyle w:val="a9"/>
        <w:ind w:left="480" w:right="24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7D2C9D">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BB0EED" w14:textId="77777777" w:rsidR="006F1AFE" w:rsidRDefault="006F1AFE">
      <w:pPr>
        <w:spacing w:line="240" w:lineRule="auto"/>
      </w:pPr>
      <w:r>
        <w:separator/>
      </w:r>
    </w:p>
  </w:endnote>
  <w:endnote w:type="continuationSeparator" w:id="0">
    <w:p w14:paraId="074C00CE" w14:textId="77777777" w:rsidR="006F1AFE" w:rsidRDefault="006F1A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18139"/>
      <w:docPartObj>
        <w:docPartGallery w:val="Page Numbers (Bottom of Page)"/>
        <w:docPartUnique/>
      </w:docPartObj>
    </w:sdtPr>
    <w:sdtEndPr/>
    <w:sdtContent>
      <w:p w14:paraId="542A371B" w14:textId="77777777"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467EAA" w14:textId="77777777" w:rsidR="006F1AFE" w:rsidRDefault="006F1AFE">
      <w:r>
        <w:separator/>
      </w:r>
    </w:p>
  </w:footnote>
  <w:footnote w:type="continuationSeparator" w:id="0">
    <w:p w14:paraId="517EB73A" w14:textId="77777777" w:rsidR="006F1AFE" w:rsidRDefault="006F1A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894FE18"/>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D3725B0E"/>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2676"/>
    <w:rsid w:val="000679B6"/>
    <w:rsid w:val="000A7A8B"/>
    <w:rsid w:val="000D0869"/>
    <w:rsid w:val="001022D2"/>
    <w:rsid w:val="00141847"/>
    <w:rsid w:val="00142036"/>
    <w:rsid w:val="001C6D7A"/>
    <w:rsid w:val="001D39A1"/>
    <w:rsid w:val="002171B9"/>
    <w:rsid w:val="0022655C"/>
    <w:rsid w:val="00265786"/>
    <w:rsid w:val="002A65C7"/>
    <w:rsid w:val="002E1FE4"/>
    <w:rsid w:val="00327351"/>
    <w:rsid w:val="003447DB"/>
    <w:rsid w:val="00405A5C"/>
    <w:rsid w:val="004577E5"/>
    <w:rsid w:val="004F68E0"/>
    <w:rsid w:val="00505173"/>
    <w:rsid w:val="00661B23"/>
    <w:rsid w:val="0067536D"/>
    <w:rsid w:val="006F1AFE"/>
    <w:rsid w:val="00713A32"/>
    <w:rsid w:val="00750883"/>
    <w:rsid w:val="00761171"/>
    <w:rsid w:val="0077273E"/>
    <w:rsid w:val="007A1D5C"/>
    <w:rsid w:val="007D2C9D"/>
    <w:rsid w:val="007E0786"/>
    <w:rsid w:val="008460BF"/>
    <w:rsid w:val="00847482"/>
    <w:rsid w:val="009149B5"/>
    <w:rsid w:val="009370AA"/>
    <w:rsid w:val="00970C9D"/>
    <w:rsid w:val="009B04E5"/>
    <w:rsid w:val="009C0D72"/>
    <w:rsid w:val="00A14FF3"/>
    <w:rsid w:val="00AD67D5"/>
    <w:rsid w:val="00B2602F"/>
    <w:rsid w:val="00B573F0"/>
    <w:rsid w:val="00BF6B73"/>
    <w:rsid w:val="00C214C8"/>
    <w:rsid w:val="00C47C42"/>
    <w:rsid w:val="00C61475"/>
    <w:rsid w:val="00C62F87"/>
    <w:rsid w:val="00CA2A10"/>
    <w:rsid w:val="00D22A9C"/>
    <w:rsid w:val="00DC7989"/>
    <w:rsid w:val="00E1645B"/>
    <w:rsid w:val="00E9081A"/>
    <w:rsid w:val="00E90948"/>
    <w:rsid w:val="00ED76D2"/>
    <w:rsid w:val="00F71E74"/>
    <w:rsid w:val="00FB4C2C"/>
    <w:rsid w:val="00FE5A7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370AA"/>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3447DB"/>
    <w:pPr>
      <w:tabs>
        <w:tab w:val="left" w:pos="384"/>
      </w:tabs>
      <w:spacing w:line="240" w:lineRule="auto"/>
      <w:ind w:left="200" w:hangingChars="200" w:hanging="200"/>
    </w:pPr>
  </w:style>
  <w:style w:type="paragraph" w:styleId="a9">
    <w:name w:val="Block Text"/>
    <w:basedOn w:val="a"/>
    <w:next w:val="a"/>
    <w:uiPriority w:val="9"/>
    <w:unhideWhenUsed/>
    <w:qFormat/>
    <w:rsid w:val="00B2602F"/>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8460BF"/>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8460BF"/>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 w:type="character" w:styleId="af4">
    <w:name w:val="Placeholder Text"/>
    <w:basedOn w:val="a1"/>
    <w:rsid w:val="00226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1</Pages>
  <Words>649</Words>
  <Characters>3701</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55</cp:revision>
  <dcterms:created xsi:type="dcterms:W3CDTF">2023-12-15T02:40:00Z</dcterms:created>
  <dcterms:modified xsi:type="dcterms:W3CDTF">2024-12-03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tdsgX0fM"/&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